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ink/ink1.xml" ContentType="application/inkml+xml"/>
  <Override PartName="/word/ink/ink2.xml" ContentType="application/inkml+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7B26E0"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40163B"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40163B"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7B26E0"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7B26E0"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7B26E0"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7B26E0"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7B26E0"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7B26E0"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7B26E0"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7B26E0"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7B26E0"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7B26E0"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7B26E0"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7B26E0"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7B26E0"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7B26E0"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7B26E0"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7B26E0"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7B26E0"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7B26E0"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7B26E0"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7B26E0"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7B26E0"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7B26E0"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7B26E0"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7B26E0"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7B26E0"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7B26E0"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6070CF8D">
            <wp:extent cx="4150023" cy="2468880"/>
            <wp:effectExtent l="0" t="0" r="317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40163B">
      <w:pPr>
        <w:pStyle w:val="Legenda"/>
        <w:jc w:val="center"/>
      </w:pPr>
      <w:r>
        <w:t xml:space="preserve">Figura </w:t>
      </w:r>
      <w:r w:rsidR="00672494">
        <w:fldChar w:fldCharType="begin"/>
      </w:r>
      <w:r w:rsidR="00672494">
        <w:instrText xml:space="preserve"> SEQ Figura \* ARABIC </w:instrText>
      </w:r>
      <w:r w:rsidR="00672494">
        <w:fldChar w:fldCharType="separate"/>
      </w:r>
      <w:r w:rsidR="00F34FC3">
        <w:rPr>
          <w:noProof/>
        </w:rPr>
        <w:t>1</w:t>
      </w:r>
      <w:r w:rsidR="00672494">
        <w:rPr>
          <w:noProof/>
        </w:rPr>
        <w:fldChar w:fldCharType="end"/>
      </w:r>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1969B52" w:rsidR="00B15B79" w:rsidRDefault="00C42379" w:rsidP="0080100E">
      <w:r>
        <w:tab/>
      </w:r>
      <w:r w:rsidR="00275D20">
        <w:t xml:space="preserve">No dia </w:t>
      </w:r>
      <w:r w:rsidR="00804238">
        <w:t>05</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2</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77777777" w:rsidR="00826009" w:rsidRDefault="00826009" w:rsidP="0040163B">
      <w:pPr>
        <w:jc w:val="center"/>
      </w:pPr>
      <w:r>
        <w:rPr>
          <w:noProof/>
        </w:rPr>
        <w:lastRenderedPageBreak/>
        <w:drawing>
          <wp:inline distT="0" distB="0" distL="0" distR="0" wp14:anchorId="5DCCA258" wp14:editId="26CCC36C">
            <wp:extent cx="4205549" cy="2156460"/>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7800" cy="2178125"/>
                    </a:xfrm>
                    <a:prstGeom prst="rect">
                      <a:avLst/>
                    </a:prstGeom>
                    <a:noFill/>
                  </pic:spPr>
                </pic:pic>
              </a:graphicData>
            </a:graphic>
          </wp:inline>
        </w:drawing>
      </w:r>
    </w:p>
    <w:p w14:paraId="59D14E23" w14:textId="727C9040" w:rsidR="00826009" w:rsidRDefault="00826009" w:rsidP="0040163B">
      <w:pPr>
        <w:pStyle w:val="Legenda"/>
        <w:jc w:val="center"/>
      </w:pPr>
      <w:r>
        <w:t xml:space="preserve">Figura </w:t>
      </w:r>
      <w:r w:rsidR="00672494">
        <w:fldChar w:fldCharType="begin"/>
      </w:r>
      <w:r w:rsidR="00672494">
        <w:instrText xml:space="preserve"> SEQ Figura \* ARABIC </w:instrText>
      </w:r>
      <w:r w:rsidR="00672494">
        <w:fldChar w:fldCharType="separate"/>
      </w:r>
      <w:r w:rsidR="00F34FC3">
        <w:rPr>
          <w:noProof/>
        </w:rPr>
        <w:t>2</w:t>
      </w:r>
      <w:r w:rsidR="00672494">
        <w:rPr>
          <w:noProof/>
        </w:rPr>
        <w:fldChar w:fldCharType="end"/>
      </w:r>
      <w:r>
        <w:t xml:space="preserve"> Resultado de busca dos proceedings no motor de busca da ACM (próprio, 2020)</w:t>
      </w:r>
    </w:p>
    <w:p w14:paraId="53F7643E" w14:textId="232CD3FE"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5.</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453ACA90" w14:textId="77777777" w:rsidR="00F34FC3" w:rsidRDefault="00F34FC3" w:rsidP="0040163B">
      <w:pPr>
        <w:jc w:val="center"/>
      </w:pPr>
      <w:r w:rsidRPr="00F34FC3">
        <w:rPr>
          <w:noProof/>
        </w:rPr>
        <w:drawing>
          <wp:inline distT="0" distB="0" distL="0" distR="0" wp14:anchorId="04BFF1CA" wp14:editId="745893E7">
            <wp:extent cx="4320540" cy="2236947"/>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58428" cy="2256563"/>
                    </a:xfrm>
                    <a:prstGeom prst="rect">
                      <a:avLst/>
                    </a:prstGeom>
                  </pic:spPr>
                </pic:pic>
              </a:graphicData>
            </a:graphic>
          </wp:inline>
        </w:drawing>
      </w:r>
    </w:p>
    <w:p w14:paraId="09CD7146" w14:textId="72F35609" w:rsidR="00F34FC3" w:rsidRDefault="00F34FC3" w:rsidP="0040163B">
      <w:pPr>
        <w:pStyle w:val="Legenda"/>
        <w:jc w:val="center"/>
      </w:pPr>
      <w:r>
        <w:t xml:space="preserve">Figura </w:t>
      </w:r>
      <w:r w:rsidR="00672494">
        <w:fldChar w:fldCharType="begin"/>
      </w:r>
      <w:r w:rsidR="00672494">
        <w:instrText xml:space="preserve"> SEQ Figura \* ARABIC </w:instrText>
      </w:r>
      <w:r w:rsidR="00672494">
        <w:fldChar w:fldCharType="separate"/>
      </w:r>
      <w:r>
        <w:rPr>
          <w:noProof/>
        </w:rPr>
        <w:t>3</w:t>
      </w:r>
      <w:r w:rsidR="00672494">
        <w:rPr>
          <w:noProof/>
        </w:rPr>
        <w:fldChar w:fldCharType="end"/>
      </w:r>
      <w:r>
        <w:t xml:space="preserve"> </w:t>
      </w:r>
      <w:r w:rsidRPr="00353DD1">
        <w:t xml:space="preserve">Resultado de busca dos </w:t>
      </w:r>
      <w:r>
        <w:t>journals</w:t>
      </w:r>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r w:rsidRPr="000500A2">
        <w:rPr>
          <w:i/>
        </w:rPr>
        <w:t>string</w:t>
      </w:r>
      <w:r>
        <w:t xml:space="preserve"> de busca foi muito alta, isso devido a ela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F909629" w14:textId="76F90FEF" w:rsidR="005D0600" w:rsidRDefault="005D0600" w:rsidP="0080100E">
      <w:r>
        <w:tab/>
        <w:t xml:space="preserve">Com a busca </w:t>
      </w:r>
      <w:r w:rsidR="000F5554">
        <w:t xml:space="preserve">realizada no dia 05/05/20 </w:t>
      </w:r>
      <w:r>
        <w:t xml:space="preserve">no motor da ACM a partir da </w:t>
      </w:r>
      <w:r w:rsidRPr="00CB3CF6">
        <w:rPr>
          <w:i/>
        </w:rPr>
        <w:t>string</w:t>
      </w:r>
      <w:r>
        <w:t xml:space="preserve"> de busca foram encontrados 85 trabalhos, sendo eles: 23 do tipo </w:t>
      </w:r>
      <w:r>
        <w:rPr>
          <w:i/>
        </w:rPr>
        <w:t>jornal</w:t>
      </w:r>
      <w:r w:rsidRPr="005D0600">
        <w:t xml:space="preserve"> -</w:t>
      </w:r>
      <w:r>
        <w:t xml:space="preserve"> os quais serão os primeiros a serem trazidos nessa pesquisa - e 62 do tipo </w:t>
      </w:r>
      <w:r w:rsidRPr="005D0600">
        <w:rPr>
          <w:i/>
        </w:rPr>
        <w:t>proceeding</w:t>
      </w:r>
      <w:r>
        <w:t>.</w:t>
      </w:r>
    </w:p>
    <w:p w14:paraId="4BE5430D" w14:textId="61B0C77D" w:rsidR="004367EC" w:rsidRDefault="004367EC" w:rsidP="0080100E">
      <w:r>
        <w:rPr>
          <w:noProof/>
        </w:rPr>
        <mc:AlternateContent>
          <mc:Choice Requires="wpi">
            <w:drawing>
              <wp:anchor distT="0" distB="0" distL="114300" distR="114300" simplePos="0" relativeHeight="251686912" behindDoc="0" locked="0" layoutInCell="1" allowOverlap="1" wp14:anchorId="55E1EDCF" wp14:editId="76AE68BC">
                <wp:simplePos x="0" y="0"/>
                <wp:positionH relativeFrom="column">
                  <wp:posOffset>3315838</wp:posOffset>
                </wp:positionH>
                <wp:positionV relativeFrom="paragraph">
                  <wp:posOffset>64608</wp:posOffset>
                </wp:positionV>
                <wp:extent cx="604440" cy="352440"/>
                <wp:effectExtent l="38100" t="38100" r="43815" b="41275"/>
                <wp:wrapNone/>
                <wp:docPr id="32" name="Ink 32"/>
                <wp:cNvGraphicFramePr/>
                <a:graphic xmlns:a="http://schemas.openxmlformats.org/drawingml/2006/main">
                  <a:graphicData uri="http://schemas.microsoft.com/office/word/2010/wordprocessingInk">
                    <w14:contentPart bwMode="auto" r:id="rId14">
                      <w14:nvContentPartPr>
                        <w14:cNvContentPartPr/>
                      </w14:nvContentPartPr>
                      <w14:xfrm>
                        <a:off x="0" y="0"/>
                        <a:ext cx="604440" cy="352440"/>
                      </w14:xfrm>
                    </w14:contentPart>
                  </a:graphicData>
                </a:graphic>
              </wp:anchor>
            </w:drawing>
          </mc:Choice>
          <mc:Fallback>
            <w:pict>
              <v:shapetype w14:anchorId="2BEDEB6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2" o:spid="_x0000_s1026" type="#_x0000_t75" style="position:absolute;margin-left:260.4pt;margin-top:4.4pt;width:49.05pt;height:29.1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">
                <v:imagedata r:id="rId15" o:title=""/>
              </v:shape>
            </w:pict>
          </mc:Fallback>
        </mc:AlternateContent>
      </w:r>
    </w:p>
    <w:p w14:paraId="7ABB8088" w14:textId="0EC942B8" w:rsidR="004367EC" w:rsidRDefault="004367EC" w:rsidP="0080100E"/>
    <w:p w14:paraId="7A17FAAB" w14:textId="2C9C895B" w:rsidR="004367EC" w:rsidRDefault="004367EC" w:rsidP="0080100E">
      <w:r>
        <w:rPr>
          <w:noProof/>
        </w:rPr>
        <mc:AlternateContent>
          <mc:Choice Requires="wpi">
            <w:drawing>
              <wp:anchor distT="0" distB="0" distL="114300" distR="114300" simplePos="0" relativeHeight="251685888" behindDoc="0" locked="0" layoutInCell="1" allowOverlap="1" wp14:anchorId="597FE6F9" wp14:editId="22BC1B65">
                <wp:simplePos x="0" y="0"/>
                <wp:positionH relativeFrom="column">
                  <wp:posOffset>27940</wp:posOffset>
                </wp:positionH>
                <wp:positionV relativeFrom="paragraph">
                  <wp:posOffset>-466725</wp:posOffset>
                </wp:positionV>
                <wp:extent cx="4091940" cy="1013460"/>
                <wp:effectExtent l="38100" t="38100" r="35560" b="40640"/>
                <wp:wrapNone/>
                <wp:docPr id="31" name="Ink 31"/>
                <wp:cNvGraphicFramePr/>
                <a:graphic xmlns:a="http://schemas.openxmlformats.org/drawingml/2006/main">
                  <a:graphicData uri="http://schemas.microsoft.com/office/word/2010/wordprocessingInk">
                    <w14:contentPart bwMode="auto" r:id="rId16">
                      <w14:nvContentPartPr>
                        <w14:cNvContentPartPr/>
                      </w14:nvContentPartPr>
                      <w14:xfrm>
                        <a:off x="0" y="0"/>
                        <a:ext cx="4091940" cy="1013460"/>
                      </w14:xfrm>
                    </w14:contentPart>
                  </a:graphicData>
                </a:graphic>
              </wp:anchor>
            </w:drawing>
          </mc:Choice>
          <mc:Fallback>
            <w:pict>
              <v:shape w14:anchorId="6EF02E74" id="Ink 31" o:spid="_x0000_s1026" type="#_x0000_t75" style="position:absolute;margin-left:1.5pt;margin-top:-37.45pt;width:323.6pt;height:81.2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">
                <v:imagedata r:id="rId17" o:title=""/>
              </v:shape>
            </w:pict>
          </mc:Fallback>
        </mc:AlternateContent>
      </w:r>
    </w:p>
    <w:p w14:paraId="31AD5A19" w14:textId="06F1128F" w:rsidR="004367EC" w:rsidRDefault="004367EC" w:rsidP="0080100E"/>
    <w:p w14:paraId="07248AA1" w14:textId="77777777" w:rsidR="004367EC" w:rsidRPr="005D0600" w:rsidRDefault="004367EC" w:rsidP="0080100E"/>
    <w:p w14:paraId="2DC9835C" w14:textId="04C492CA" w:rsidR="00A6577E" w:rsidRPr="00390005" w:rsidRDefault="00A6577E" w:rsidP="0080100E">
      <w:pPr>
        <w:pStyle w:val="Ttulo3"/>
        <w:rPr>
          <w:lang w:val="en-US"/>
        </w:rPr>
      </w:pPr>
      <w:r w:rsidRPr="00390005">
        <w:rPr>
          <w:lang w:val="en-US"/>
        </w:rPr>
        <w:t>Sequence-Aware Recommender Systems</w:t>
      </w:r>
    </w:p>
    <w:p w14:paraId="790E0546" w14:textId="05B3CF27" w:rsidR="004A3A38" w:rsidRDefault="0080100E" w:rsidP="0080100E">
      <w:r>
        <w:tab/>
        <w:t>B</w:t>
      </w:r>
      <w:r w:rsidRPr="0080100E">
        <w:t xml:space="preserve">uscam revisar trabalhos existentes que consideram as </w:t>
      </w:r>
      <w:r>
        <w:t xml:space="preserve">informações </w:t>
      </w:r>
      <w:r w:rsidR="00A42191">
        <w:t>d</w:t>
      </w:r>
      <w:r>
        <w:t>os registros da sequência ordenada de interações do usuário</w:t>
      </w:r>
      <w:r w:rsidR="00FB5CB4">
        <w:t xml:space="preserve"> no processo de recomendação</w:t>
      </w:r>
      <w:r>
        <w:t>.</w:t>
      </w:r>
    </w:p>
    <w:p w14:paraId="7A6D0631" w14:textId="1D0EB393" w:rsidR="000F3B13" w:rsidRDefault="000F3B13" w:rsidP="0080100E">
      <w:r>
        <w:t>Critérios de Qualidade ?</w:t>
      </w:r>
    </w:p>
    <w:p w14:paraId="5E1EBCEB" w14:textId="20305D03" w:rsidR="000F3B13" w:rsidRDefault="000F3B13" w:rsidP="0080100E">
      <w:r>
        <w:t>Qual o problema que ele resolveu?</w:t>
      </w:r>
    </w:p>
    <w:p w14:paraId="64704023" w14:textId="4BD17989" w:rsidR="000F3B13" w:rsidRDefault="000F3B13" w:rsidP="0080100E">
      <w:r>
        <w:tab/>
        <w:t>Ele usou o Spotify?</w:t>
      </w:r>
    </w:p>
    <w:p w14:paraId="008C5320" w14:textId="225DA31B" w:rsidR="000F3B13" w:rsidRDefault="000F3B13" w:rsidP="0080100E">
      <w:r>
        <w:t>Qual a base de treinamento e teste?</w:t>
      </w:r>
    </w:p>
    <w:p w14:paraId="11F3027F" w14:textId="3E89D211" w:rsidR="000F3B13" w:rsidRDefault="000F3B13" w:rsidP="0080100E">
      <w:r>
        <w:t>Quais técnicas foram usadas?</w:t>
      </w:r>
    </w:p>
    <w:p w14:paraId="484CA513" w14:textId="06DE4C63" w:rsidR="000F3B13" w:rsidRDefault="000F3B13" w:rsidP="0080100E">
      <w:r>
        <w:t>Quais os resultados?</w:t>
      </w:r>
    </w:p>
    <w:p w14:paraId="19252FA2" w14:textId="6B829ECE" w:rsidR="000F3B13" w:rsidRDefault="000F3B13" w:rsidP="0080100E">
      <w:r>
        <w:t>Como o trabalho foi avaliado/validado?</w:t>
      </w:r>
    </w:p>
    <w:p w14:paraId="5CCEFCFE" w14:textId="0BCC7CC9" w:rsidR="000F3B13" w:rsidRDefault="000F3B13" w:rsidP="0080100E"/>
    <w:p w14:paraId="3EDBDCB3" w14:textId="77777777" w:rsidR="000F3B13" w:rsidRDefault="000F3B13" w:rsidP="0080100E"/>
    <w:p w14:paraId="60AAEB7F" w14:textId="21766EAB" w:rsidR="00263DDD" w:rsidRDefault="00263DDD" w:rsidP="00263DDD">
      <w:pPr>
        <w:pStyle w:val="Ttulo3"/>
        <w:rPr>
          <w:lang w:val="en-US"/>
        </w:rPr>
      </w:pPr>
      <w:r w:rsidRPr="00263DDD">
        <w:rPr>
          <w:lang w:val="en-US"/>
        </w:rPr>
        <w:t>A Context-Aware User-Item Representation Learning for Item Recommendation</w:t>
      </w:r>
    </w:p>
    <w:p w14:paraId="57805E5A" w14:textId="34308899" w:rsidR="00263DDD" w:rsidRPr="00263DDD" w:rsidRDefault="00263DDD" w:rsidP="00263DDD">
      <w:pPr>
        <w:rPr>
          <w:lang w:val="en-US"/>
        </w:rPr>
      </w:pPr>
      <w:r>
        <w:rPr>
          <w:lang w:val="en-US"/>
        </w:rPr>
        <w:tab/>
        <w:t>Texto.</w:t>
      </w:r>
    </w:p>
    <w:p w14:paraId="0F8888C3" w14:textId="5294ABC5" w:rsidR="003264E0" w:rsidRDefault="003264E0" w:rsidP="0080100E">
      <w:pPr>
        <w:pStyle w:val="Ttulo2"/>
      </w:pPr>
      <w:r>
        <w:t>Os trabalhos</w:t>
      </w:r>
      <w:bookmarkEnd w:id="13"/>
      <w:r w:rsidR="004A3A38">
        <w:t xml:space="preserve"> (Anotações antigas) </w:t>
      </w:r>
      <w:r w:rsidR="004A3A38">
        <w:rPr>
          <mc:AlternateContent>
            <mc:Choice Requires="w16se"/>
            <mc:Fallback>
              <w:rFonts w:ascii="Segoe UI Emoji" w:eastAsia="Segoe UI Emoji" w:hAnsi="Segoe UI Emoji" w:cs="Segoe UI Emoji"/>
            </mc:Fallback>
          </mc:AlternateContent>
        </w:rPr>
        <mc:AlternateContent>
          <mc:Choice Requires="w16se">
            <w16se:symEx w16se:font="Segoe UI Emoji" w16se:char="26A0"/>
          </mc:Choice>
          <mc:Fallback>
            <w:t>⚠</w:t>
          </mc:Fallback>
        </mc:AlternateContent>
      </w:r>
    </w:p>
    <w:p w14:paraId="48A9DEA8" w14:textId="4EB90843" w:rsidR="00DE310A" w:rsidRDefault="00DE310A" w:rsidP="0080100E">
      <w:pPr>
        <w:pStyle w:val="Ttulo3"/>
        <w:rPr>
          <w:lang w:val="en-US"/>
        </w:rPr>
      </w:pPr>
      <w:bookmarkStart w:id="14" w:name="_Toc39608991"/>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4"/>
    </w:p>
    <w:p w14:paraId="45181909" w14:textId="521CDFF6" w:rsidR="003264E0" w:rsidRDefault="0033142C" w:rsidP="0080100E">
      <w:r w:rsidRPr="005A4548">
        <w:rPr>
          <w:lang w:val="en-US"/>
        </w:rPr>
        <w:lastRenderedPageBreak/>
        <w:tab/>
      </w:r>
      <w:r w:rsidR="00EE2977">
        <w:t xml:space="preserve">Nesse artigo é apresentado uma técnica a partir da </w:t>
      </w:r>
      <w:r w:rsidR="00DE310A" w:rsidRPr="008B49B9">
        <w:rPr>
          <w:i/>
        </w:rPr>
        <w:t>factorization machines</w:t>
      </w:r>
      <w:r w:rsidR="00DE310A" w:rsidRPr="00DE310A">
        <w:t xml:space="preserve"> para extrair informações do contexto usuário a partir do nome da </w:t>
      </w:r>
      <w:r w:rsidR="00DE310A" w:rsidRPr="00DE310A">
        <w:rPr>
          <w:i/>
        </w:rPr>
        <w:t>playlist</w:t>
      </w:r>
      <w:r w:rsidR="003264E0">
        <w:rPr>
          <w:i/>
        </w:rPr>
        <w:t>.</w:t>
      </w:r>
    </w:p>
    <w:p w14:paraId="1E25A3C3" w14:textId="6B260A64" w:rsidR="003264E0" w:rsidRDefault="003264E0" w:rsidP="0080100E">
      <w:pPr>
        <w:pStyle w:val="Ttulo3"/>
        <w:rPr>
          <w:lang w:val="en-US"/>
        </w:rPr>
      </w:pPr>
      <w:bookmarkStart w:id="15" w:name="_Toc39608992"/>
      <w:r w:rsidRPr="003264E0">
        <w:rPr>
          <w:lang w:val="en-US"/>
        </w:rPr>
        <w:t>Context-Aware Mobile Music Recommendation for Daily Activities</w:t>
      </w:r>
      <w:bookmarkEnd w:id="15"/>
    </w:p>
    <w:p w14:paraId="702A6803" w14:textId="390253ED" w:rsidR="00644FDA" w:rsidRDefault="0033142C" w:rsidP="0080100E">
      <w:r w:rsidRPr="005A4548">
        <w:rPr>
          <w:lang w:val="en-US"/>
        </w:rPr>
        <w:tab/>
      </w:r>
      <w:r w:rsidR="006F6060">
        <w:t>Nesse artigo é apresentado técnicas para</w:t>
      </w:r>
      <w:r w:rsidR="006A7090" w:rsidRPr="006A7090">
        <w:t xml:space="preserve"> coletar informações sobre </w:t>
      </w:r>
      <w:r w:rsidR="006A7090">
        <w:t>o contexto a partir de um dispositivo mobile</w:t>
      </w:r>
      <w:r w:rsidR="007E340A">
        <w:t xml:space="preserve"> e recomendar </w:t>
      </w:r>
      <w:r w:rsidR="007E340A" w:rsidRPr="00D245EB">
        <w:rPr>
          <w:i/>
        </w:rPr>
        <w:t>playlist</w:t>
      </w:r>
      <w:r w:rsidR="007E340A">
        <w:t xml:space="preserve"> que irão suprir o desejo do usuário </w:t>
      </w:r>
      <w:r w:rsidR="00A34E19">
        <w:t>no</w:t>
      </w:r>
      <w:r w:rsidR="007E340A">
        <w:t xml:space="preserve"> curto prazo</w:t>
      </w:r>
      <w:r w:rsidR="006A7090">
        <w:t>.</w:t>
      </w:r>
      <w:r w:rsidR="007E340A">
        <w:t xml:space="preserve"> Apresentam um modelo probabilístico para </w:t>
      </w:r>
      <w:r w:rsidR="00CA0DDE">
        <w:t xml:space="preserve">integrar a informação contextual com a análise do conteúdo da </w:t>
      </w:r>
      <w:r>
        <w:t>música</w:t>
      </w:r>
      <w:r w:rsidR="00CA0DDE">
        <w:t>.</w:t>
      </w:r>
      <w:r>
        <w:t xml:space="preserve"> Por </w:t>
      </w:r>
      <w:r w:rsidR="003B1F3F">
        <w:t>último</w:t>
      </w:r>
      <w:r>
        <w:t xml:space="preserve"> é apresentado resultados mostrando uma melhora nos resultados a partir do modelo proposto.</w:t>
      </w:r>
    </w:p>
    <w:p w14:paraId="1B2BF252" w14:textId="2AF90751" w:rsidR="0083110C" w:rsidRDefault="0083110C" w:rsidP="0080100E">
      <w:pPr>
        <w:pStyle w:val="Ttulo3"/>
        <w:rPr>
          <w:lang w:val="en-US"/>
        </w:rPr>
      </w:pPr>
      <w:bookmarkStart w:id="16" w:name="_Toc39608993"/>
      <w:r w:rsidRPr="0083110C">
        <w:rPr>
          <w:lang w:val="en-US"/>
        </w:rPr>
        <w:t>Musical serendipity: designing for contextual music recommendation and discovery</w:t>
      </w:r>
      <w:bookmarkEnd w:id="16"/>
    </w:p>
    <w:p w14:paraId="3B7EA38A" w14:textId="13F0DA7A" w:rsidR="00A95940" w:rsidRDefault="00572A54" w:rsidP="0080100E">
      <w:r w:rsidRPr="008B49B9">
        <w:rPr>
          <w:lang w:val="en-US"/>
        </w:rPr>
        <w:tab/>
      </w:r>
      <w:r w:rsidR="00A95940">
        <w:t>É apresentado sugestões de como incluir as informações de contexto - principalmente a localização - nas recomendaç</w:t>
      </w:r>
      <w:r w:rsidR="00451818">
        <w:t>ões</w:t>
      </w:r>
      <w:r w:rsidR="00A95940">
        <w:t xml:space="preserve"> musica</w:t>
      </w:r>
      <w:r w:rsidR="00451818">
        <w:t>is</w:t>
      </w:r>
      <w:r w:rsidR="00A95940">
        <w:t xml:space="preserve"> interativa</w:t>
      </w:r>
      <w:r w:rsidR="00451818">
        <w:t>s</w:t>
      </w:r>
      <w:r w:rsidR="00A95940">
        <w:t>, através dos vários conceitos e protótipos apresentados.</w:t>
      </w:r>
    </w:p>
    <w:p w14:paraId="2DAB5F81" w14:textId="29BA89D1" w:rsidR="00D3691D" w:rsidRDefault="008B3CC4" w:rsidP="0080100E">
      <w:r>
        <w:tab/>
        <w:t xml:space="preserve">Foram apresentados dois </w:t>
      </w:r>
      <w:r w:rsidR="00D3691D">
        <w:t xml:space="preserve">protótipos nesse trabalho, </w:t>
      </w:r>
      <w:r w:rsidR="00D3691D" w:rsidRPr="008B49B9">
        <w:t>Sounds of Helsinki</w:t>
      </w:r>
      <w:r w:rsidR="00D3691D" w:rsidRPr="00D3691D">
        <w:t xml:space="preserve"> (</w:t>
      </w:r>
      <w:r w:rsidR="00D3691D">
        <w:t>Artigo</w:t>
      </w:r>
      <w:r w:rsidR="00D3691D" w:rsidRPr="00D3691D">
        <w:t xml:space="preserve"> II) </w:t>
      </w:r>
      <w:r w:rsidR="00D3691D">
        <w:t>e</w:t>
      </w:r>
      <w:r w:rsidR="00D3691D" w:rsidRPr="00D3691D">
        <w:t xml:space="preserve"> OUTMedia (</w:t>
      </w:r>
      <w:r w:rsidR="00D3691D">
        <w:t>Artigo</w:t>
      </w:r>
      <w:r w:rsidR="00D3691D" w:rsidRPr="00D3691D">
        <w:t xml:space="preserve"> IV)</w:t>
      </w:r>
      <w:r w:rsidR="00D3691D">
        <w:t xml:space="preserve">. Foi </w:t>
      </w:r>
      <w:r w:rsidR="00FA70D8">
        <w:t>proposta</w:t>
      </w:r>
      <w:r w:rsidR="00D3691D">
        <w:t xml:space="preserve"> uma plataforma para vários conceitos de serviço de </w:t>
      </w:r>
      <w:r w:rsidR="00EC11B4">
        <w:t>música</w:t>
      </w:r>
      <w:r w:rsidR="00D3691D">
        <w:t xml:space="preserve"> com reconhecimento de contexto</w:t>
      </w:r>
      <w:r w:rsidR="00953828">
        <w:t xml:space="preserve"> (Artigo III)</w:t>
      </w:r>
      <w:r w:rsidR="00D3691D">
        <w:t>.</w:t>
      </w:r>
      <w:r w:rsidR="00953828">
        <w:t xml:space="preserve"> </w:t>
      </w:r>
      <w:r w:rsidR="00EC11B4">
        <w:t>Além disso, foi apresentado dois artigos avaliando os serviços musicais atuais por suas explicações e transparência (Artigo I) e o modo que eles envolvem o contexto em suas interações com os sistemas de recomendação e suas tarefas</w:t>
      </w:r>
      <w:r w:rsidR="00BA5F0F">
        <w:t xml:space="preserve"> (</w:t>
      </w:r>
      <w:r w:rsidR="00557A04" w:rsidRPr="008B49B9">
        <w:t xml:space="preserve">background </w:t>
      </w:r>
      <w:r w:rsidR="00BA5F0F" w:rsidRPr="008B49B9">
        <w:t>jobs</w:t>
      </w:r>
      <w:r w:rsidR="00BA5F0F">
        <w:t>)</w:t>
      </w:r>
      <w:r w:rsidR="00EC11B4">
        <w:t xml:space="preserve"> de descoberta</w:t>
      </w:r>
      <w:r w:rsidR="00E40A80">
        <w:t xml:space="preserve"> (Artigo V)</w:t>
      </w:r>
      <w:r w:rsidR="00EC11B4">
        <w:t>.</w:t>
      </w:r>
    </w:p>
    <w:p w14:paraId="2F0BD6C7" w14:textId="5D63A8E9" w:rsidR="00576788" w:rsidRDefault="008F318A" w:rsidP="0080100E">
      <w:r>
        <w:tab/>
        <w:t>O argumento fundamental e pontapé inicial para essa tese é que envolvendo os fatores de contexto</w:t>
      </w:r>
      <w:r w:rsidR="00035600">
        <w:t xml:space="preserve">, aí então a </w:t>
      </w:r>
      <w:r w:rsidR="00035600" w:rsidRPr="003C49D3">
        <w:rPr>
          <w:b/>
          <w:bCs/>
        </w:rPr>
        <w:t>diversidade cultural poderia ser fomentada</w:t>
      </w:r>
      <w:r>
        <w:t>,</w:t>
      </w:r>
      <w:r w:rsidR="00B3145F">
        <w:t xml:space="preserve"> com o contexto também é </w:t>
      </w:r>
      <w:r w:rsidR="0046022D">
        <w:t xml:space="preserve">possível oferecer </w:t>
      </w:r>
      <w:r w:rsidR="007345C8">
        <w:t xml:space="preserve">mais </w:t>
      </w:r>
      <w:r w:rsidR="0046022D">
        <w:t>recomendações de músicas fora do convencional do que em canais como rádios e novos lançamentos,</w:t>
      </w:r>
      <w:r w:rsidR="004874B9">
        <w:t xml:space="preserve"> o que </w:t>
      </w:r>
      <w:r w:rsidR="00903B55">
        <w:t>pode</w:t>
      </w:r>
      <w:r w:rsidR="004874B9">
        <w:t xml:space="preserve"> trazer melhores</w:t>
      </w:r>
      <w:r w:rsidR="00A17F3D">
        <w:t xml:space="preserve"> oportunidades</w:t>
      </w:r>
      <w:r w:rsidR="004874B9">
        <w:t xml:space="preserve"> de descobertas inesperadas</w:t>
      </w:r>
      <w:r w:rsidR="00657E21">
        <w:t>.</w:t>
      </w:r>
    </w:p>
    <w:p w14:paraId="5353E090" w14:textId="2B5736BD" w:rsidR="0082677E" w:rsidRDefault="0026450D" w:rsidP="0080100E">
      <w:r>
        <w:tab/>
      </w:r>
      <w:r w:rsidR="001956E6">
        <w:t xml:space="preserve">Possui um </w:t>
      </w:r>
      <w:r w:rsidR="004F1C5F">
        <w:t>capítulo</w:t>
      </w:r>
      <w:r w:rsidR="001956E6">
        <w:t xml:space="preserve"> para d</w:t>
      </w:r>
      <w:r w:rsidR="001956E6" w:rsidRPr="00A95940">
        <w:t xml:space="preserve">efinição clara do </w:t>
      </w:r>
      <w:r w:rsidR="001956E6">
        <w:t xml:space="preserve">que é </w:t>
      </w:r>
      <w:r w:rsidR="001956E6" w:rsidRPr="00A95940">
        <w:t>contexto</w:t>
      </w:r>
      <w:r w:rsidR="001956E6">
        <w:t>.</w:t>
      </w:r>
    </w:p>
    <w:p w14:paraId="772B6367" w14:textId="277D2525" w:rsidR="005A4548" w:rsidRPr="00773513" w:rsidRDefault="008B2679" w:rsidP="0080100E">
      <w:pPr>
        <w:pStyle w:val="Ttulo3"/>
        <w:rPr>
          <w:lang w:val="en-US"/>
        </w:rPr>
      </w:pPr>
      <w:bookmarkStart w:id="17" w:name="_Toc39608994"/>
      <w:r w:rsidRPr="00773513">
        <w:rPr>
          <w:lang w:val="en-US"/>
        </w:rPr>
        <w:t>Recommender</w:t>
      </w:r>
      <w:r w:rsidR="005A4548" w:rsidRPr="00773513">
        <w:rPr>
          <w:lang w:val="en-US"/>
        </w:rPr>
        <w:t xml:space="preserve"> system handbook</w:t>
      </w:r>
      <w:bookmarkEnd w:id="17"/>
    </w:p>
    <w:p w14:paraId="490F4A86" w14:textId="48420A65" w:rsidR="008B49B9" w:rsidRDefault="003154CF" w:rsidP="0080100E">
      <w:r>
        <w:tab/>
      </w:r>
      <w:r w:rsidR="008B49B9">
        <w:t>Neste livro é apresentado um capítulo tratando sobre os sistemas de recomendação na área musical (Capitulo 13 - Music Recommender Systems), nele é abordado recomendações baseadas no conteúdo, modelo hibrido de recomendação, geração automática de playlist, data-</w:t>
      </w:r>
      <w:r w:rsidR="008B49B9">
        <w:lastRenderedPageBreak/>
        <w:t>sets e avaliação, mas o principal tópico que sera utilizado nesse trabalho, é a recomendação a partir do contexto.</w:t>
      </w:r>
    </w:p>
    <w:p w14:paraId="1BFD29B2" w14:textId="4398F736" w:rsidR="005A4548" w:rsidRPr="005A4548" w:rsidRDefault="005A4548" w:rsidP="0080100E">
      <w:pPr>
        <w:pStyle w:val="Ttulo3"/>
      </w:pPr>
      <w:bookmarkStart w:id="18" w:name="_Toc39608995"/>
      <w:r w:rsidRPr="005A4548">
        <w:t>Desenvolvimento de um Sistema de Recomendação Musical Sensível ao Contexto</w:t>
      </w:r>
      <w:bookmarkEnd w:id="18"/>
    </w:p>
    <w:p w14:paraId="7CCC49B8" w14:textId="3CC4CBD8" w:rsidR="00E6306C" w:rsidRDefault="00E6306C" w:rsidP="0080100E">
      <w:pPr>
        <w:pStyle w:val="Ttulo2"/>
      </w:pPr>
      <w:bookmarkStart w:id="19" w:name="_Toc39608996"/>
      <w:r>
        <w:t>Tabela com tecnicas</w:t>
      </w:r>
      <w:bookmarkEnd w:id="19"/>
    </w:p>
    <w:p w14:paraId="00BC938A" w14:textId="6AADDB08" w:rsidR="00E062AB" w:rsidRPr="00E062AB" w:rsidRDefault="00E062AB" w:rsidP="0080100E">
      <w:r>
        <w:t>Texto</w:t>
      </w:r>
    </w:p>
    <w:p w14:paraId="6C6B54A3" w14:textId="2B2C65AC" w:rsidR="007B0815" w:rsidRDefault="007B0815" w:rsidP="0080100E">
      <w:pPr>
        <w:pStyle w:val="Ttulo1"/>
      </w:pPr>
      <w:bookmarkStart w:id="20" w:name="_Toc39608997"/>
      <w:r w:rsidRPr="007B0815">
        <w:lastRenderedPageBreak/>
        <w:t>Modelagem do que será feito</w:t>
      </w:r>
      <w:bookmarkEnd w:id="20"/>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21" w:name="_Toc39608998"/>
      <w:r>
        <w:t>Contexto</w:t>
      </w:r>
      <w:bookmarkEnd w:id="21"/>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22" w:name="_Toc39608999"/>
      <w:r w:rsidRPr="008849DE">
        <w:t>O que é o contexto comportamental?</w:t>
      </w:r>
      <w:bookmarkEnd w:id="22"/>
    </w:p>
    <w:p w14:paraId="0276FF7C" w14:textId="414CDF9C" w:rsidR="008849DE" w:rsidRDefault="008849DE" w:rsidP="0080100E">
      <w:r>
        <w:t>Texto</w:t>
      </w:r>
    </w:p>
    <w:p w14:paraId="3D2B4D19" w14:textId="70E2407F" w:rsidR="008849DE" w:rsidRDefault="008849DE" w:rsidP="0080100E">
      <w:pPr>
        <w:pStyle w:val="Ttulo3"/>
      </w:pPr>
      <w:bookmarkStart w:id="23" w:name="_Toc39609000"/>
      <w:r w:rsidRPr="008849DE">
        <w:t>O que é o contexto ambiente?</w:t>
      </w:r>
      <w:bookmarkEnd w:id="23"/>
    </w:p>
    <w:p w14:paraId="03460FCB" w14:textId="6AD3A927" w:rsidR="008849DE" w:rsidRDefault="008849DE" w:rsidP="0080100E">
      <w:r>
        <w:t>Texto</w:t>
      </w:r>
    </w:p>
    <w:p w14:paraId="550D217F" w14:textId="35D5BAF6" w:rsidR="008849DE" w:rsidRDefault="008849DE" w:rsidP="0080100E">
      <w:pPr>
        <w:pStyle w:val="Ttulo3"/>
      </w:pPr>
      <w:bookmarkStart w:id="24" w:name="_Toc39609001"/>
      <w:r w:rsidRPr="008849DE">
        <w:t>Como será obtido os contextos?</w:t>
      </w:r>
      <w:bookmarkEnd w:id="24"/>
    </w:p>
    <w:p w14:paraId="4EE3FB46" w14:textId="1B2B9B1A" w:rsidR="008849DE" w:rsidRPr="008849DE" w:rsidRDefault="008849DE" w:rsidP="0080100E">
      <w:r>
        <w:t>Texto</w:t>
      </w:r>
    </w:p>
    <w:p w14:paraId="70035B21" w14:textId="2D85552C" w:rsidR="00EE5AC3" w:rsidRDefault="00EE5AC3" w:rsidP="0080100E">
      <w:pPr>
        <w:pStyle w:val="Ttulo2"/>
      </w:pPr>
      <w:bookmarkStart w:id="25" w:name="_Toc39609002"/>
      <w:r>
        <w:t>Arquitetura do sistema</w:t>
      </w:r>
      <w:bookmarkEnd w:id="25"/>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8"/>
          <w:headerReference w:type="first" r:id="rId19"/>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6" w:name="_Toc39609003"/>
      <w:r w:rsidRPr="006C1E7D">
        <w:lastRenderedPageBreak/>
        <w:t>CONCLUSÃO</w:t>
      </w:r>
      <w:bookmarkEnd w:id="26"/>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7" w:name="_Toc39609004"/>
      <w:r w:rsidRPr="00310EA6">
        <w:lastRenderedPageBreak/>
        <w:t>Referências Bibliográficas</w:t>
      </w:r>
      <w:bookmarkEnd w:id="27"/>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0"/>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4E955B" w14:textId="77777777" w:rsidR="007B26E0" w:rsidRDefault="007B26E0" w:rsidP="0080100E">
      <w:r>
        <w:separator/>
      </w:r>
    </w:p>
    <w:p w14:paraId="06C4A83E" w14:textId="77777777" w:rsidR="007B26E0" w:rsidRDefault="007B26E0" w:rsidP="0080100E"/>
    <w:p w14:paraId="41770061" w14:textId="77777777" w:rsidR="007B26E0" w:rsidRDefault="007B26E0" w:rsidP="0080100E"/>
    <w:p w14:paraId="0D566960" w14:textId="77777777" w:rsidR="007B26E0" w:rsidRDefault="007B26E0" w:rsidP="0080100E"/>
    <w:p w14:paraId="47153D13" w14:textId="77777777" w:rsidR="007B26E0" w:rsidRDefault="007B26E0" w:rsidP="0080100E"/>
    <w:p w14:paraId="14D4DA65" w14:textId="77777777" w:rsidR="007B26E0" w:rsidRDefault="007B26E0" w:rsidP="0080100E"/>
    <w:p w14:paraId="44CB1C06" w14:textId="77777777" w:rsidR="007B26E0" w:rsidRDefault="007B26E0" w:rsidP="0080100E"/>
    <w:p w14:paraId="3EFEE906" w14:textId="77777777" w:rsidR="007B26E0" w:rsidRDefault="007B26E0" w:rsidP="0080100E"/>
    <w:p w14:paraId="543E52A9" w14:textId="77777777" w:rsidR="007B26E0" w:rsidRDefault="007B26E0" w:rsidP="0080100E"/>
    <w:p w14:paraId="75F6022C" w14:textId="77777777" w:rsidR="007B26E0" w:rsidRDefault="007B26E0" w:rsidP="0080100E"/>
    <w:p w14:paraId="79BE3795" w14:textId="77777777" w:rsidR="007B26E0" w:rsidRDefault="007B26E0" w:rsidP="0080100E"/>
    <w:p w14:paraId="11675B06" w14:textId="77777777" w:rsidR="007B26E0" w:rsidRDefault="007B26E0" w:rsidP="0080100E"/>
    <w:p w14:paraId="451BAD73" w14:textId="77777777" w:rsidR="007B26E0" w:rsidRDefault="007B26E0" w:rsidP="0080100E"/>
    <w:p w14:paraId="51D9FE6D" w14:textId="77777777" w:rsidR="007B26E0" w:rsidRDefault="007B26E0" w:rsidP="0080100E"/>
    <w:p w14:paraId="330279C9" w14:textId="77777777" w:rsidR="007B26E0" w:rsidRDefault="007B26E0"/>
    <w:p w14:paraId="0106D3DD" w14:textId="77777777" w:rsidR="007B26E0" w:rsidRDefault="007B26E0" w:rsidP="009F310A"/>
    <w:p w14:paraId="7DFA6F77" w14:textId="77777777" w:rsidR="007B26E0" w:rsidRDefault="007B26E0" w:rsidP="00152AD4"/>
  </w:endnote>
  <w:endnote w:type="continuationSeparator" w:id="0">
    <w:p w14:paraId="29071614" w14:textId="77777777" w:rsidR="007B26E0" w:rsidRDefault="007B26E0" w:rsidP="0080100E">
      <w:r>
        <w:continuationSeparator/>
      </w:r>
    </w:p>
    <w:p w14:paraId="0FE6C25A" w14:textId="77777777" w:rsidR="007B26E0" w:rsidRDefault="007B26E0" w:rsidP="0080100E"/>
    <w:p w14:paraId="22BABC4E" w14:textId="77777777" w:rsidR="007B26E0" w:rsidRDefault="007B26E0" w:rsidP="0080100E"/>
    <w:p w14:paraId="70D6CC5B" w14:textId="77777777" w:rsidR="007B26E0" w:rsidRDefault="007B26E0" w:rsidP="0080100E"/>
    <w:p w14:paraId="7B6ABEF5" w14:textId="77777777" w:rsidR="007B26E0" w:rsidRDefault="007B26E0" w:rsidP="0080100E"/>
    <w:p w14:paraId="492CBF9B" w14:textId="77777777" w:rsidR="007B26E0" w:rsidRDefault="007B26E0" w:rsidP="0080100E"/>
    <w:p w14:paraId="54BF67DC" w14:textId="77777777" w:rsidR="007B26E0" w:rsidRDefault="007B26E0" w:rsidP="0080100E"/>
    <w:p w14:paraId="4E0058DC" w14:textId="77777777" w:rsidR="007B26E0" w:rsidRDefault="007B26E0" w:rsidP="0080100E"/>
    <w:p w14:paraId="7E5DC603" w14:textId="77777777" w:rsidR="007B26E0" w:rsidRDefault="007B26E0" w:rsidP="0080100E"/>
    <w:p w14:paraId="6E8255FA" w14:textId="77777777" w:rsidR="007B26E0" w:rsidRDefault="007B26E0" w:rsidP="0080100E"/>
    <w:p w14:paraId="19293F73" w14:textId="77777777" w:rsidR="007B26E0" w:rsidRDefault="007B26E0" w:rsidP="0080100E"/>
    <w:p w14:paraId="5E73DA58" w14:textId="77777777" w:rsidR="007B26E0" w:rsidRDefault="007B26E0" w:rsidP="0080100E"/>
    <w:p w14:paraId="1D8C4B52" w14:textId="77777777" w:rsidR="007B26E0" w:rsidRDefault="007B26E0" w:rsidP="0080100E"/>
    <w:p w14:paraId="2A324B1A" w14:textId="77777777" w:rsidR="007B26E0" w:rsidRDefault="007B26E0" w:rsidP="0080100E"/>
    <w:p w14:paraId="6677F4C4" w14:textId="77777777" w:rsidR="007B26E0" w:rsidRDefault="007B26E0"/>
    <w:p w14:paraId="22F5F89E" w14:textId="77777777" w:rsidR="007B26E0" w:rsidRDefault="007B26E0" w:rsidP="009F310A"/>
    <w:p w14:paraId="514F9113" w14:textId="77777777" w:rsidR="007B26E0" w:rsidRDefault="007B26E0"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5BC82A" w14:textId="77777777" w:rsidR="007B26E0" w:rsidRDefault="007B26E0" w:rsidP="0080100E">
      <w:r>
        <w:separator/>
      </w:r>
    </w:p>
    <w:p w14:paraId="2C1AA696" w14:textId="77777777" w:rsidR="007B26E0" w:rsidRDefault="007B26E0" w:rsidP="0080100E"/>
    <w:p w14:paraId="15758C3B" w14:textId="77777777" w:rsidR="007B26E0" w:rsidRDefault="007B26E0" w:rsidP="0080100E"/>
    <w:p w14:paraId="59916EB3" w14:textId="77777777" w:rsidR="007B26E0" w:rsidRDefault="007B26E0" w:rsidP="0080100E"/>
    <w:p w14:paraId="3B50BCDE" w14:textId="77777777" w:rsidR="007B26E0" w:rsidRDefault="007B26E0" w:rsidP="0080100E"/>
    <w:p w14:paraId="236A6372" w14:textId="77777777" w:rsidR="007B26E0" w:rsidRDefault="007B26E0"/>
    <w:p w14:paraId="4375DB3D" w14:textId="77777777" w:rsidR="007B26E0" w:rsidRDefault="007B26E0" w:rsidP="009F310A"/>
    <w:p w14:paraId="1B68904C" w14:textId="77777777" w:rsidR="007B26E0" w:rsidRDefault="007B26E0" w:rsidP="00152AD4"/>
  </w:footnote>
  <w:footnote w:type="continuationSeparator" w:id="0">
    <w:p w14:paraId="321E7510" w14:textId="77777777" w:rsidR="007B26E0" w:rsidRDefault="007B26E0" w:rsidP="0080100E">
      <w:r>
        <w:continuationSeparator/>
      </w:r>
    </w:p>
    <w:p w14:paraId="557DC585" w14:textId="77777777" w:rsidR="007B26E0" w:rsidRDefault="007B26E0" w:rsidP="0080100E"/>
    <w:p w14:paraId="550F6FEF" w14:textId="77777777" w:rsidR="007B26E0" w:rsidRDefault="007B26E0" w:rsidP="0080100E"/>
    <w:p w14:paraId="4C45FDE3" w14:textId="77777777" w:rsidR="007B26E0" w:rsidRDefault="007B26E0" w:rsidP="0080100E"/>
    <w:p w14:paraId="3429D40B" w14:textId="77777777" w:rsidR="007B26E0" w:rsidRDefault="007B26E0" w:rsidP="0080100E"/>
    <w:p w14:paraId="43B87706" w14:textId="77777777" w:rsidR="007B26E0" w:rsidRDefault="007B26E0" w:rsidP="0080100E"/>
    <w:p w14:paraId="16BAF088" w14:textId="77777777" w:rsidR="007B26E0" w:rsidRDefault="007B26E0" w:rsidP="0080100E"/>
    <w:p w14:paraId="1CAA5299" w14:textId="77777777" w:rsidR="007B26E0" w:rsidRDefault="007B26E0" w:rsidP="0080100E"/>
    <w:p w14:paraId="4D2F6C1B" w14:textId="77777777" w:rsidR="007B26E0" w:rsidRDefault="007B26E0" w:rsidP="0080100E"/>
    <w:p w14:paraId="2F532E50" w14:textId="77777777" w:rsidR="007B26E0" w:rsidRDefault="007B26E0" w:rsidP="0080100E"/>
    <w:p w14:paraId="2524791F" w14:textId="77777777" w:rsidR="007B26E0" w:rsidRDefault="007B26E0" w:rsidP="0080100E"/>
    <w:p w14:paraId="03476DBC" w14:textId="77777777" w:rsidR="007B26E0" w:rsidRDefault="007B26E0" w:rsidP="0080100E"/>
    <w:p w14:paraId="6649861C" w14:textId="77777777" w:rsidR="007B26E0" w:rsidRDefault="007B26E0" w:rsidP="0080100E"/>
    <w:p w14:paraId="2DAABE96" w14:textId="77777777" w:rsidR="007B26E0" w:rsidRDefault="007B26E0" w:rsidP="0080100E"/>
    <w:p w14:paraId="0A5E45E1" w14:textId="77777777" w:rsidR="007B26E0" w:rsidRDefault="007B26E0"/>
    <w:p w14:paraId="5DAB83DB" w14:textId="77777777" w:rsidR="007B26E0" w:rsidRDefault="007B26E0" w:rsidP="009F310A"/>
    <w:p w14:paraId="17EE4E77" w14:textId="77777777" w:rsidR="007B26E0" w:rsidRDefault="007B26E0"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7"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8"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1"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2"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5"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1"/>
  </w:num>
  <w:num w:numId="2">
    <w:abstractNumId w:val="26"/>
  </w:num>
  <w:num w:numId="3">
    <w:abstractNumId w:val="1"/>
  </w:num>
  <w:num w:numId="4">
    <w:abstractNumId w:val="20"/>
  </w:num>
  <w:num w:numId="5">
    <w:abstractNumId w:val="24"/>
  </w:num>
  <w:num w:numId="6">
    <w:abstractNumId w:val="23"/>
  </w:num>
  <w:num w:numId="7">
    <w:abstractNumId w:val="22"/>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7"/>
  </w:num>
  <w:num w:numId="12">
    <w:abstractNumId w:val="15"/>
  </w:num>
  <w:num w:numId="13">
    <w:abstractNumId w:val="25"/>
  </w:num>
  <w:num w:numId="14">
    <w:abstractNumId w:val="11"/>
  </w:num>
  <w:num w:numId="15">
    <w:abstractNumId w:val="16"/>
  </w:num>
  <w:num w:numId="16">
    <w:abstractNumId w:val="25"/>
  </w:num>
  <w:num w:numId="17">
    <w:abstractNumId w:val="25"/>
  </w:num>
  <w:num w:numId="18">
    <w:abstractNumId w:val="18"/>
  </w:num>
  <w:num w:numId="19">
    <w:abstractNumId w:val="18"/>
  </w:num>
  <w:num w:numId="20">
    <w:abstractNumId w:val="18"/>
  </w:num>
  <w:num w:numId="21">
    <w:abstractNumId w:val="18"/>
  </w:num>
  <w:num w:numId="22">
    <w:abstractNumId w:val="18"/>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8"/>
  </w:num>
  <w:num w:numId="30">
    <w:abstractNumId w:val="6"/>
  </w:num>
  <w:num w:numId="31">
    <w:abstractNumId w:val="10"/>
  </w:num>
  <w:num w:numId="32">
    <w:abstractNumId w:val="4"/>
  </w:num>
  <w:num w:numId="33">
    <w:abstractNumId w:val="19"/>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3B13"/>
    <w:rsid w:val="000F4E17"/>
    <w:rsid w:val="000F5554"/>
    <w:rsid w:val="00103B48"/>
    <w:rsid w:val="0011263A"/>
    <w:rsid w:val="00127E72"/>
    <w:rsid w:val="00130BE8"/>
    <w:rsid w:val="00133319"/>
    <w:rsid w:val="00152AD4"/>
    <w:rsid w:val="00171833"/>
    <w:rsid w:val="00192084"/>
    <w:rsid w:val="001956E6"/>
    <w:rsid w:val="001B337E"/>
    <w:rsid w:val="001D208F"/>
    <w:rsid w:val="00201E61"/>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1F3F"/>
    <w:rsid w:val="003B2512"/>
    <w:rsid w:val="003B78E9"/>
    <w:rsid w:val="003C49D3"/>
    <w:rsid w:val="003C5B9A"/>
    <w:rsid w:val="0040163B"/>
    <w:rsid w:val="00404658"/>
    <w:rsid w:val="00420B24"/>
    <w:rsid w:val="00431A87"/>
    <w:rsid w:val="0043256B"/>
    <w:rsid w:val="00432821"/>
    <w:rsid w:val="004367EC"/>
    <w:rsid w:val="0044657D"/>
    <w:rsid w:val="00450B70"/>
    <w:rsid w:val="00451818"/>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31803"/>
    <w:rsid w:val="00533066"/>
    <w:rsid w:val="00543968"/>
    <w:rsid w:val="005479E6"/>
    <w:rsid w:val="00552E1D"/>
    <w:rsid w:val="00557A04"/>
    <w:rsid w:val="005614A6"/>
    <w:rsid w:val="00572A54"/>
    <w:rsid w:val="00576788"/>
    <w:rsid w:val="00577C81"/>
    <w:rsid w:val="00584E18"/>
    <w:rsid w:val="005973E9"/>
    <w:rsid w:val="005A4548"/>
    <w:rsid w:val="005D0600"/>
    <w:rsid w:val="00610EB3"/>
    <w:rsid w:val="00611DE3"/>
    <w:rsid w:val="00617B67"/>
    <w:rsid w:val="00632F3D"/>
    <w:rsid w:val="00640DD5"/>
    <w:rsid w:val="00641606"/>
    <w:rsid w:val="00644FDA"/>
    <w:rsid w:val="00657E21"/>
    <w:rsid w:val="006676C9"/>
    <w:rsid w:val="00672494"/>
    <w:rsid w:val="006830A6"/>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901B6"/>
    <w:rsid w:val="007B0815"/>
    <w:rsid w:val="007B26E0"/>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30086"/>
    <w:rsid w:val="0083110C"/>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310A"/>
    <w:rsid w:val="009F77DC"/>
    <w:rsid w:val="00A024EB"/>
    <w:rsid w:val="00A17F3D"/>
    <w:rsid w:val="00A3415D"/>
    <w:rsid w:val="00A34E19"/>
    <w:rsid w:val="00A42191"/>
    <w:rsid w:val="00A478F0"/>
    <w:rsid w:val="00A5403F"/>
    <w:rsid w:val="00A60E8F"/>
    <w:rsid w:val="00A6577E"/>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15DA"/>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6FFA"/>
    <w:rsid w:val="00D90AE8"/>
    <w:rsid w:val="00D91121"/>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97DFA"/>
    <w:rsid w:val="00FA13B1"/>
    <w:rsid w:val="00FA70D8"/>
    <w:rsid w:val="00FB5CB4"/>
    <w:rsid w:val="00FB5F62"/>
    <w:rsid w:val="00FB666C"/>
    <w:rsid w:val="00FB7A79"/>
    <w:rsid w:val="00FC044E"/>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ustomXml" Target="ink/ink2.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dl.acm.org/"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ustomXml" Target="ink/ink1.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5:26.238"/>
    </inkml:context>
    <inkml:brush xml:id="br0">
      <inkml:brushProperty name="width" value="0.05" units="cm"/>
      <inkml:brushProperty name="height" value="0.05" units="cm"/>
      <inkml:brushProperty name="color" value="#E71224"/>
    </inkml:brush>
  </inkml:definitions>
  <inkml:trace contextRef="#ctx0" brushRef="#br0">356 83 24575,'-11'6'0,"-1"1"0,4-2 0,3 0 0,-1 2 0,3 0 0,-2 0 0,-3 18 0,2-8 0,1 28 0,2-21 0,3 24 0,0 4 0,0-5 0,10 50 0,-4-71 0,32 30 0,7-16 0,4 0 0,15 25 0,-15-27 0,0-4 0,5 3 0,10-2 0,-2 5 0,0-3 0,-23-13 0,-9-10 0,69-4 0,-53-17 0,15-5 0,0-5 0,-8-12 0,21-12 0,-21 14 0,0-1 0,24-13 0,-28 16 0,-3 0 0,5-7 0,-20-20 0,-12 10 0,-33-34 0,-12-5 0,-7 5 0,-1 7 0,-3 5 0,-1 10 0,9 15 0,-12 4 0,-5 3 0,-3 1 0,3 7 0,-2 5 0,-7 19 0,-44 0 0,9 11 0,-18 5 0,11-1 0,18-7 0,-2 5 0,5 6 0,-15 8 0,-3 3 0,10-2 0,21-6 0,-4 9 0,-10 10 0,1 1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5-07T23:24:53.881"/>
    </inkml:context>
    <inkml:brush xml:id="br0">
      <inkml:brushProperty name="width" value="0.05" units="cm"/>
      <inkml:brushProperty name="height" value="0.05" units="cm"/>
      <inkml:brushProperty name="color" value="#E71224"/>
    </inkml:brush>
  </inkml:definitions>
  <inkml:trace contextRef="#ctx0" brushRef="#br0">1 867 24575,'0'22'0,"0"-1"0,0 10 0,0-3 0,0 8 0,0 5 0,0 7 0,0 9 0,0 7 0,0-7 0,0 6 0,0 9 0,0 7 0,0-6 0,-1-3 0,2-3 0,0 17 0,1-7 0,2-10 0,1-16 0,0 1 0,4 30 0,-5-16 0,-1-1 0,1 8 0,-4 11 0,0-57 0,0 7 0,0-20 0,2 0 0,0-9 0,14-3 0,-3-2 0,16-7 0,27-13 0,-20 6 0,25-4 0,4 2 0,-12 6 0,-3 1 0,4 1 0,29 1 0,-20-3 0,1-2 0,-11 5 0,-2-1 0,8-5 0,-7 0 0,-17 5 0,-1 5 0,4 3 0,0 0 0,-8 0 0,-17 0 0,-9 0 0,1 0 0,-1 0 0,0 0 0,1 0 0,1-2 0,1-2 0,2-3 0,-2-3 0,5-15 0,-6-29 0,1 10 0,-4-19 0,-3 29 0,0-3 0,-3-28 0,-1-5 0,-1-6 0,-2-14 0,-2 2 0,0 22 0,-4-16 0,8 41 0,0-3 0,1-3 0,-1 11 0,-1-14 0,-2 12 0,0 1 0,0 4 0,1 19 0,-2-4 0,1 8 0,-12-17 0,5 15 0,-34-16 0,-6 11 0,-4-2 0,2 10 0,-17 3 0,33 3 0,-43-3 0,4-6 0,25 4 0,-25-7 0,37 5 0,4-5 0,1 3 0,9 1 0,14 6 0,3 3 0,8 2 0,2 0 0</inkml:trace>
  <inkml:trace contextRef="#ctx0" brushRef="#br0" timeOffset="990">880 1546 24575,'2'5'0,"1"-1"0,3-4 0,-1 0 0,3 0 0,-3 0 0,4 0 0,-3 0 0,3 0 0,30 0 0,40 0 0,-2 2 0,24 1 0,5 1 0,-14 0 0,6 4 0,-2-1-289,-10-3 0,12-2 0,-4 1 0,-21 4 289,14 15-525,-12-12 525,-16 5 0,11-8 0,-54-4 0,0-5 0,-28-32 0,8 24 0,-10-24 0</inkml:trace>
  <inkml:trace contextRef="#ctx0" brushRef="#br0" timeOffset="1874">2191 1404 24575,'9'0'0,"0"0"0,11 0 0,35 29 0,-21-10 0,23 21 0,-42-22 0,-2-4 0,-1 3 0,-3-8 0,2 9 0,-8-12 0,6 7 0,-8 7 0,3 3 0,-4 13 0,-27 29 0,-8 1 0,9-14 0,-12 15 0,0-11 0,20-47 0,-3 0 0,15-6 0,-3-1 0</inkml:trace>
  <inkml:trace contextRef="#ctx0" brushRef="#br0" timeOffset="2798">2771 1169 24575,'0'26'0,"0"4"0,0 7 0,0 0 0,0 19 0,0-10 0,0 17 0,0-7 0,0 8 0,0 24 0,0 5 0,0 1 0,0-25 0,0 9 0,0-5 0,-2-4 0,4-4 0,5-1 0,2-2 0,-7-2 0,3-6 0,19 11 0,-17-38 0,4 0 0,-6-12 0,0-4 0,-2-1 0,-3-9 0,-3-11 0,0-3 0,0 0 0,3 6 0</inkml:trace>
  <inkml:trace contextRef="#ctx0" brushRef="#br0" timeOffset="5109">2838 1250 24575,'22'0'0,"3"0"0,8 0 0,4 0 0,10 0 0,3 0 0,14 0 0,-1 0 0,13 0 0,5 0 0,6 0 0,-24 0 0,0 0 0,13-1 0,-6 2 0,-7 5 0,-59-2 0,3 8 0,-2-3 0,2 3 0,2-1 0,-3-3 0,4 1 0,-3-7 0,7 0 0,-1-2 0,5 0 0,32-16 0,20 5 0,3-7 0,3 12 0,-24 6 0,-12 0 0,-1 0 0,-4 7 0,-18 0 0,3 3 0,-14 6 0,-6 21 0,0-9 0,0 18 0,0-12 0,0-8 0,-2 7 0,-4 0 0,-3 3 0,-3 11 0,3 14 0,3-18 0,3 9 0,3 4 0,0 27 0,0-12 0,0 10 0,0-30 0,0-14 0,0 3 0,0-19 0,0-1 0,0 26 0,0-15 0,0 15 0,0-27 0,-11 15 0,4-16 0,-18 17 0,14-24 0,-25 17 0,-19 15 0,14-12 0,-23 14 0,34-27 0,-25 3 0,-29 1 0,8-7 0,0-9 0,-1-2 0,-8-1 0,6-3 0,3 0 0,12 0 0,-26 0 0,25 6 0,3 0 0,-4-3 0,1 3 0,7 0 0,33-6 0,-14-5 0,-18-26 0,21 15 0,-10-18 0,39 30 0,0 0 0,4 4 0,1 0 0</inkml:trace>
  <inkml:trace contextRef="#ctx0" brushRef="#br0" timeOffset="6345">4020 1794 24575,'23'0'0,"40"0"0,-16 0 0,13 0 0,4 0 0,11 0 0,15 0 0,-20 0 0,-24 0 0,16 0 0,2 0 0,-25 2 0,4-1 0,-31-5 0,5 2 0,4-4 0,6 6 0,5 0 0,12 0 0,5 0 0,-4 0 0,9 0 0,2 0 0,-6 0 0,13 0 0,-3 0 0,-24 0 0,11 0 0,-38 0 0,-3 0 0</inkml:trace>
  <inkml:trace contextRef="#ctx0" brushRef="#br0" timeOffset="7360">5281 1615 24575,'8'0'0,"10"-3"0,13 10 0,-6-8 0,22 19 0,-30-11 0,21 10 0,-12-5 0,13 9 0,-9-7 0,9 8 0,-21-15 0,-1 1 0,-12 20 0,-3-12 0,-2 18 0,-3-18 0,-2-6 0,-1 3 0,-19 18 0,13-13 0,-27 23 0,26-26 0,-9 4 0,0-2 0,5-3 0,-13 8 0,17-14 0,0 0 0,6-8 0,4 0 0,-1 0 0</inkml:trace>
  <inkml:trace contextRef="#ctx0" brushRef="#br0" timeOffset="8408">5935 1372 24575,'0'14'0,"0"18"0,0-8 0,0 21 0,0-9 0,0 10 0,0 5 0,0 23 0,0 21 0,0-11-569,0-25 1,0 1 568,0 21 0,0 11 0,0-17 0,0-2 0,-1-13 0,2 3 0,0-12 0,0 1 0,-1 9 0,1-4 0,11 9 0,-8-46 0,10 8 0,-17-30 0,1 4 0,-5-11 0,2 4 0</inkml:trace>
  <inkml:trace contextRef="#ctx0" brushRef="#br0" timeOffset="10402">5984 1232 24575,'16'0'0,"35"0"0,-7 0 0,35 0 0,-30 0 0,5 0 0,11 0 0,4 0 0,4 0 0,1 0 0,-4 0 0,-2 0 0,-16-1 0,-1 2 0,10 5 0,-1 2 0,36 2 0,-37-1 0,-3 1 0,5-1 0,-14-5 0,-21-1 0,-9-3 0,-3 0 0,-6 0 0,-2 0 0,-2 0 0,1 2 0,1 2 0,-1 3 0,5 6 0,1 1 0,4 4 0,12 13 0,2 9 0,21 35 0,-19-22 0,-6-6 0,-3-1 0,-5-2 0,-3 17 0,-1 0 0,-5-8 0,-3 2 0,-2-3 0,-3-20 0,0 36 0,-5-33 0,0 18 0,-9-19 0,5 2 0,-5 2 0,5-7 0,1-2 0,2-6 0,1-5 0,3 0 0,-1-11 0,-1 9 0,1-7 0,-4 4 0,3-8 0,-35 12 0,21-9 0,-43 11 0,4-9 0,-3-1 0,-29 6 0,8-1 0,2 0 0,4 3 0,8-5 0,1 0 0,3 1 0,4-5 0,-1 0 0,-2 1 0,-1 1 0,13-4 0,15 0 0,-35-6 0,10-3 0,-7 0 0,31-2 0,34 3 0,2 0 0</inkml:trace>
  <inkml:trace contextRef="#ctx0" brushRef="#br0" timeOffset="11438">7437 1931 24575,'11'-3'0,"-1"0"0,21 3 0,18 0 0,34 0 0,9 0 0,6 0 0,-4 0 0,-17 1 0,0-2 0,-28-1 0,4-2 0,39-2 0,18-1 0,-17-1 0,-41 1 0,0 0 0,30-2 0,12 0 0,-15 0 0,5-4 0,0 4 0,-21-13 0,-48 19 0,0-10 0</inkml:trace>
  <inkml:trace contextRef="#ctx0" brushRef="#br0" timeOffset="12216">8916 1549 24575,'17'0'0,"-2"0"0,12 5 0,-2 3 0,6 4 0,0 3 0,17 14 0,13 22 0,-15-13 0,9 34 0,-47-49 0,6 35 0,-14-31 0,0 16 0,-12-2 0,-30 48 0,-4-14 0,0 2 0,22-43 0</inkml:trace>
  <inkml:trace contextRef="#ctx0" brushRef="#br0" timeOffset="13208">9554 1060 24575,'0'44'0,"0"4"0,0 12 0,0 12 0,0 7 0,0 18 0,0-10 0,0-20 0,0 0 0,2 19 0,0 12 0,2-3 0,0-10 0,1-3 0,0-5 0,1 0 0,-1-1-296,1 2 0,0 6 1,-2-15 295,-1-1 218,1-34-218,-2-23 0,-2-3 0,0-3 0,2-1 0,1 7 669,-1 1-669,3 5 0,-2 11 0,0-17 0,0 7 0,-3-19 0</inkml:trace>
  <inkml:trace contextRef="#ctx0" brushRef="#br0" timeOffset="15566">9562 1038 24575,'12'0'0,"9"0"0,-2 0 0,16 0 0,3 0 0,33 0 0,9 0 0,-31 0 0,3 0 0,19 0 0,10 0 0,-9 0 0,-16 0 0,1 0 0,22 0 0,12 0 0,-13 0 0,-27 0 0,-1 0 0,26 3 0,10 2 0,-16 0 0,-11 2 0,23 7 0,-56-9 0,-21-5 0,2 0 0,-5-6 0,0 2 0,-2-4 0,-8 3 0,6 6 0,-6 3 0,8 5 0,0 1 0,20 53 0,-7-31 0,15 53 0,-8-37 0,-1 16 0,1 6 0,-5-21 0,0 3 0,4 17 0,1 8 0,-1-5 0,-2-3 0,0-3 0,2 13 0,0-2 0,-5-17 0,-1-5 0,3 21 0,-4-20 0,-5-12 0,-7-22 0,3-1 0,-3-5 0,0-9 0,0 2 0,-14 12 0,3-10 0,-16 10 0,-16-6 0,-11 1 0,-6 5 0,-2 2 0,-5-1 0,1 1 0,8-2 0,6-2 0,2-1 0,7-1 0,-9-1 0,-1-1 0,-4 3 0,-7-1 0,3-2 0,21-9 0,-11 4 0,37-6 0,-1-3 0,-12 3 0,-11-4 0,-12 0 0,7-3 0,-24-1 0,6-3 0,-15-1 0,16 3 0,1 0 0,-8 0 0,11 2 0,3 1 0,17 2 0,0 0 0,20 0 0,4 0 0,10-2 0,0 1 0,2-1 0</inkml:trace>
  <inkml:trace contextRef="#ctx0" brushRef="#br0" timeOffset="18687">185 5 24575,'8'-2'0,"-1"-1"0,-3 3 0,3 0 0,-2 0 0,4 0 0,-3 0 0,9 0 0,4 0 0,1 6 0,-4 3 0,-13 3 0,-14 18 0,-3-5 0,-11 19 0,-2 3 0,6-1 0,-24 32 0,35-45 0,4-14 0,1 11 0,5-15 0,7 5 0,23-7 0,-15-3 0,18-3 0,-28-7 0,3-4 0,-2-18 0,-2 8 0,-2-27 0,-2 24 0,-4-12 0,-15 8 0,3 7 0,-8 0 0,11 11 0,-9-4 0,1-5 0,-1 0 0,8-12 0,12 12 0,2-7 0,0 13 0,0 0 0</inkml:trace>
  <inkml:trace contextRef="#ctx0" brushRef="#br0" timeOffset="19824">425 53 24575,'0'16'0,"0"1"0,0-3 0,0 6 0,0-3 0,0 6 0,0-6 0,0 3 0,0 18 0,9-4 0,-3 3 0,6-12 0,-1-20 0,-3 2 0,13 0 0,-2-4 0,1 2 0,2-5 0,-6-4 0,-1-2 0,-2-3 0,-8 1 0,2-1 0,-5 2 0,1-5 0,-3-7 0,-17-1 0,8 9 0,-13 6 0,9 22 0,5-5 0,-5 11 0,10-16 0,-1 4 0</inkml:trace>
  <inkml:trace contextRef="#ctx0" brushRef="#br0" timeOffset="22695">3277 311 24575,'-13'0'0,"-3"0"0,3 0 0,-3 2 0,0 1 0,-1 0 0,6 0 0,-1-1 0,0-2 0,1 3 0,1-1 0,6 0 0,4 2 0,0 2 0,0-1 0,3 14 0,0-7 0,-1 29 0,3 18 0,-2-19 0,2 7 0,1-43 0,2-4 0,9 0 0,25 0 0,-11 0 0,22 0 0,-31 0 0,3 2 0,-13 3 0,-1 3 0,-8 4 0,-1 12 0,-2-2 0,-32 54 0,15-37 0,-19 12 0,-4-1 0,1-14 0,-16 14 0,34-40 0,12-6 0,9-6 0</inkml:trace>
  <inkml:trace contextRef="#ctx0" brushRef="#br0" timeOffset="23724">3436 693 24575,'9'-2'0,"1"0"0,0 2 0,3 0 0,0 0 0,4 0 0,47 0 0,-41 0 0,37 0 0,-55-4 0,0-4 0,-3-9 0,-2 0 0,-2-11 0,-25-14 0,11 17 0,-20-9 0,-15 29 0,2 8 0,-9 4 0,21 7 0,18 4 0,4 19 0,4-20 0,2 14 0</inkml:trace>
  <inkml:trace contextRef="#ctx0" brushRef="#br0" timeOffset="25461">6471 375 24575,'14'0'0,"8"0"0,52 0 0,-21 0 0,18 2 0,-48 9 0,-21 3 0,-10 31 0,0-17 0,-19 28 0,13-32 0,-14 12 0,12 9 0,4-22 0,3 19 0,14-36 0,15 3 0,-4-6 0,13-1 0,-14 0 0,1 1 0,-8 1 0,3 16 0,-8-6 0,1 16 0,-16-5 0,1 1 0,-22 12 0,-7 3 0,-12 12 0,17-14 0,0-3 0,-8-3 0,34-25 0,-4-3 0</inkml:trace>
  <inkml:trace contextRef="#ctx0" brushRef="#br0" timeOffset="26356">6964 728 24575,'0'19'0,"0"-3"0,0 7 0,0-2 0,0 17 0,0-19 0,0 11 0,2-27 0,3 2 0,7-5 0,17-7 0,-12-2 0,13-12 0,-37-36 0,-12-6 0,7 15 0,-6-15 0,-5 10 0,0 41 0,-7 9 0,8 1 0,-12 27 0,21-12 0,-2 26 0,12-28 0,0 1 0</inkml:trace>
  <inkml:trace contextRef="#ctx0" brushRef="#br0" timeOffset="27760">9851 384 24575,'0'13'0,"0"10"0,0-4 0,0 12 0,0-3 0,3 3 0,-2-2 0,4 1 0,-4 16 0,2-22 0,-3 18 0,0-38 0,0 4 0</inkml:trace>
  <inkml:trace contextRef="#ctx0" brushRef="#br0" timeOffset="28888">10031 436 24575,'5'-8'0,"-2"-1"0,9 6 0,-4 1 0,8-1 0,0 3 0,-2 0 0,-2 0 0,0 0 0,-11 57 0,5-38 0,-11 46 0,2-52 0,0-2 0,-2 1 0,-2 9 0,0-8 0,0 15 0,3-16 0,9-2 0,-1-4 0,10-6 0,7 0 0,0 0 0,26 0 0,2-7 0,7-3 0,-21 1 0,-17 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D76812-F60A-4488-83F1-CBB1E3F969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6</TotalTime>
  <Pages>25</Pages>
  <Words>9158</Words>
  <Characters>49459</Characters>
  <Application>Microsoft Office Word</Application>
  <DocSecurity>0</DocSecurity>
  <Lines>412</Lines>
  <Paragraphs>11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850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07</cp:revision>
  <cp:lastPrinted>2003-10-22T01:33:00Z</cp:lastPrinted>
  <dcterms:created xsi:type="dcterms:W3CDTF">2018-05-30T22:47:00Z</dcterms:created>
  <dcterms:modified xsi:type="dcterms:W3CDTF">2020-05-08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